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1946" w:rsidRPr="00471946" w:rsidRDefault="00471946" w:rsidP="00471946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</w:p>
    <w:p w:rsidR="00471946" w:rsidRPr="00471946" w:rsidRDefault="00471946" w:rsidP="00471946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  <w:r w:rsidRPr="00471946">
        <w:rPr>
          <w:rFonts w:ascii="Times New Roman" w:eastAsia="MS Mincho" w:hAnsi="Times New Roman" w:cs="Times New Roman"/>
          <w:sz w:val="24"/>
          <w:szCs w:val="24"/>
          <w:lang w:val="en-US"/>
        </w:rPr>
        <w:t>S</w:t>
      </w:r>
      <w:r w:rsidR="00D8581E">
        <w:rPr>
          <w:rFonts w:ascii="Times New Roman" w:eastAsia="MS Mincho" w:hAnsi="Times New Roman" w:cs="Times New Roman"/>
          <w:sz w:val="24"/>
          <w:szCs w:val="24"/>
          <w:lang w:val="en-US"/>
        </w:rPr>
        <w:t>5</w:t>
      </w:r>
      <w:bookmarkStart w:id="0" w:name="_GoBack"/>
      <w:bookmarkEnd w:id="0"/>
      <w:r w:rsidRPr="00471946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Table. Risk of </w:t>
      </w:r>
      <w:proofErr w:type="spellStart"/>
      <w:r w:rsidRPr="00471946">
        <w:rPr>
          <w:rFonts w:ascii="Times New Roman" w:eastAsia="MS Mincho" w:hAnsi="Times New Roman" w:cs="Times New Roman"/>
          <w:sz w:val="24"/>
          <w:szCs w:val="24"/>
          <w:lang w:val="en-US"/>
        </w:rPr>
        <w:t>bias</w:t>
      </w:r>
      <w:r w:rsidRPr="00471946">
        <w:rPr>
          <w:rFonts w:ascii="Times New Roman" w:eastAsia="MS Mincho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  <w:r w:rsidRPr="00471946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for papers reporting sedentary behavior outcomes</w:t>
      </w:r>
    </w:p>
    <w:p w:rsidR="00471946" w:rsidRPr="00471946" w:rsidRDefault="00471946" w:rsidP="00471946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2463"/>
        <w:gridCol w:w="1539"/>
        <w:gridCol w:w="1798"/>
        <w:gridCol w:w="1829"/>
        <w:gridCol w:w="1812"/>
        <w:gridCol w:w="1969"/>
        <w:gridCol w:w="1133"/>
        <w:gridCol w:w="1415"/>
      </w:tblGrid>
      <w:tr w:rsidR="00471946" w:rsidRPr="00471946" w:rsidTr="0017497B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Pape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Selection Bia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Study Desig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Confounder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Data collection methods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Withdrawal and dropou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Analyses</w:t>
            </w:r>
          </w:p>
        </w:tc>
        <w:tc>
          <w:tcPr>
            <w:tcW w:w="1441" w:type="dxa"/>
            <w:tcBorders>
              <w:top w:val="single" w:sz="4" w:space="0" w:color="auto"/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  <w:t>Global score</w:t>
            </w:r>
          </w:p>
        </w:tc>
      </w:tr>
      <w:tr w:rsidR="00471946" w:rsidRPr="00471946" w:rsidTr="0017497B">
        <w:tc>
          <w:tcPr>
            <w:tcW w:w="2518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Boddy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Cb2RkeTwvQXV0aG9yPjxZZWFyPjIwMTU8L1llYXI+PFJl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Cb2RkeTwvQXV0aG9yPjxZZWFyPjIwMTU8L1llYXI+PFJl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39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95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  <w:tcBorders>
              <w:top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Chonchalya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1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Chonchaiya&lt;/Author&gt;&lt;Year&gt;2011&lt;/Year&gt;&lt;RecNum&gt;10&lt;/RecNum&gt;&lt;DisplayText&gt;&lt;style face="superscript"&gt;42&lt;/style&gt;&lt;/DisplayText&gt;&lt;record&gt;&lt;rec-number&gt;10&lt;/rec-number&gt;&lt;foreign-keys&gt;&lt;key app="EN" db-id="swpzwzed809v9meet24pzpefwtvzrvvf55e0" timestamp="1448855004"&gt;10&lt;/key&gt;&lt;/foreign-keys&gt;&lt;ref-type name="Journal Article"&gt;17&lt;/ref-type&gt;&lt;contributors&gt;&lt;authors&gt;&lt;author&gt;Chonchaiya, Weerasak&lt;/author&gt;&lt;author&gt;Nuntnarumit, Prapasri&lt;/author&gt;&lt;author&gt;Pruksananonda, Chandhita&lt;/author&gt;&lt;/authors&gt;&lt;/contributors&gt;&lt;auth-address&gt;Pruksananonda, Chandhita, Division of Growth and Development, Department of Pediatrics, King Chulalongkorn Memorial Hospital, Faculty of Medicine, Chulalongkorn University, Sor Kor Building 11th floor, Bangkok, Thailand, 10330&lt;/auth-address&gt;&lt;titles&gt;&lt;title&gt;Comparison of television viewing between children with autism spectrum disorder and controls&lt;/title&gt;&lt;secondary-title&gt;Acta Paediatrica&lt;/secondary-title&gt;&lt;/titles&gt;&lt;periodical&gt;&lt;full-title&gt;Acta Paediatrica&lt;/full-title&gt;&lt;/periodical&gt;&lt;pages&gt;1033-1037&lt;/pages&gt;&lt;volume&gt;100&lt;/volume&gt;&lt;number&gt;7&lt;/number&gt;&lt;keywords&gt;&lt;keyword&gt;television viewing&lt;/keyword&gt;&lt;keyword&gt;children&lt;/keyword&gt;&lt;keyword&gt;autism spectrum disorders&lt;/keyword&gt;&lt;keyword&gt;delayed language development&lt;/keyword&gt;&lt;keyword&gt;Delayed Development&lt;/keyword&gt;&lt;keyword&gt;Language Development&lt;/keyword&gt;&lt;keyword&gt;Pediatrics&lt;/keyword&gt;&lt;keyword&gt;Pervasive Developmental Disorders&lt;/keyword&gt;&lt;keyword&gt;Autism&lt;/keyword&gt;&lt;/keywords&gt;&lt;dates&gt;&lt;year&gt;2011&lt;/year&gt;&lt;/dates&gt;&lt;pub-location&gt;United Kingdom&lt;/pub-location&gt;&lt;publisher&gt;Wiley-Blackwell Publishing Ltd.&lt;/publisher&gt;&lt;isbn&gt;0803-5253&amp;#xD;1651-2227&lt;/isbn&gt;&lt;accession-num&gt;2011-11446-034&lt;/accession-num&gt;&lt;urls&gt;&lt;related-urls&gt;&lt;url&gt;http://ezproxy.deakin.edu.au/login?url=http://search.ebscohost.com/login.aspx?direct=true&amp;amp;db=psyh&amp;amp;AN=2011-11446-034&amp;amp;site=ehost-live&amp;amp;scope=site&lt;/url&gt;&lt;url&gt;pchandhi@hotmail.com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2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Dreyer Gillette et al. 201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EcmV5ZXIgR2lsbGV0dGU8L0F1dGhvcj48WWVhcj4yMDE1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EcmV5ZXIgR2lsbGV0dGU8L0F1dGhvcj48WWVhcj4yMDE1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3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Engelhardt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FbmdlbGhhcmR0PC9BdXRob3I+PFllYXI+MjAxMzwvWWVh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==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FbmdlbGhhcmR0PC9BdXRob3I+PFllYXI+MjAxMzwvWWVh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==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Foran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2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Foran&lt;/Author&gt;&lt;Year&gt;2013&lt;/Year&gt;&lt;RecNum&gt;12&lt;/RecNum&gt;&lt;DisplayText&gt;&lt;style face="superscript"&gt;44&lt;/style&gt;&lt;/DisplayText&gt;&lt;record&gt;&lt;rec-number&gt;12&lt;/rec-number&gt;&lt;foreign-keys&gt;&lt;key app="EN" db-id="swpzwzed809v9meet24pzpefwtvzrvvf55e0" timestamp="1448855010"&gt;12&lt;/key&gt;&lt;/foreign-keys&gt;&lt;ref-type name="Journal Article"&gt;17&lt;/ref-type&gt;&lt;contributors&gt;&lt;authors&gt;&lt;author&gt;Foran, Amanda C.&lt;/author&gt;&lt;author&gt;Cermak, Sharon A.&lt;/author&gt;&lt;/authors&gt;&lt;/contributors&gt;&lt;titles&gt;&lt;title&gt;Active and Traditional Videogame Ownership and Play Patterns Among Youths With Autism Spectrum Disorders&lt;/title&gt;&lt;secondary-title&gt;Palaestra&lt;/secondary-title&gt;&lt;/titles&gt;&lt;periodical&gt;&lt;full-title&gt;Palaestra&lt;/full-title&gt;&lt;/periodical&gt;&lt;pages&gt;42-48&lt;/pages&gt;&lt;volume&gt;27&lt;/volume&gt;&lt;number&gt;1&lt;/number&gt;&lt;keywords&gt;&lt;keyword&gt;*VIDEO games&lt;/keyword&gt;&lt;keyword&gt;AUTISM&lt;/keyword&gt;&lt;keyword&gt;CHI-squared test&lt;/keyword&gt;&lt;keyword&gt;FISHER exact test&lt;/keyword&gt;&lt;keyword&gt;QUESTIONNAIRES&lt;/keyword&gt;&lt;keyword&gt;STATISTICS&lt;/keyword&gt;&lt;keyword&gt;SURVEYS&lt;/keyword&gt;&lt;keyword&gt;T-test (Statistics)&lt;/keyword&gt;&lt;keyword&gt;DATA analysis&lt;/keyword&gt;&lt;/keywords&gt;&lt;dates&gt;&lt;year&gt;2013&lt;/year&gt;&lt;/dates&gt;&lt;isbn&gt;87565811&lt;/isbn&gt;&lt;accession-num&gt;95786410&lt;/accession-num&gt;&lt;urls&gt;&lt;related-urls&gt;&lt;url&gt;http://ezproxy.deakin.edu.au/login?url=http://search.ebscohost.com/login.aspx?direct=true&amp;amp;db=s3h&amp;amp;AN=95786410&amp;amp;site=ehost-live&amp;amp;scope=site&lt;/url&gt;&lt;/related-urls&gt;&lt;/urls&gt;&lt;remote-database-name&gt;s3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4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Kuo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4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LdW88L0F1dGhvcj48WWVhcj4yMDE0PC9ZZWFyPjxSZWNO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LdW88L0F1dGhvcj48WWVhcj4yMDE0PC9ZZWFyPjxSZWNO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</w:fldData>
              </w:fldCha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5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Kuo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Kuo&lt;/Author&gt;&lt;Year&gt;2015&lt;/Year&gt;&lt;RecNum&gt;13&lt;/RecNum&gt;&lt;DisplayText&gt;&lt;style face="superscript"&gt;52&lt;/style&gt;&lt;/DisplayText&gt;&lt;record&gt;&lt;rec-number&gt;13&lt;/rec-number&gt;&lt;foreign-keys&gt;&lt;key app="EN" db-id="swpzwzed809v9meet24pzpefwtvzrvvf55e0" timestamp="1448855018"&gt;13&lt;/key&gt;&lt;/foreign-keys&gt;&lt;ref-type name="Journal Article"&gt;17&lt;/ref-type&gt;&lt;contributors&gt;&lt;authors&gt;&lt;author&gt;Kuo, Melissa H.&lt;/author&gt;&lt;author&gt;Magill-Evans, Joyce&lt;/author&gt;&lt;author&gt;Zwaigenbaum, Lonnie&lt;/author&gt;&lt;/authors&gt;&lt;/contributors&gt;&lt;auth-address&gt;University of Alberta, Canada melissa.kuo@ualberta.ca.&amp;#xD;University of Alberta, Canada.&lt;/auth-address&gt;&lt;titles&gt;&lt;title&gt;Parental mediation of television viewing and videogaming of adolescents with autism spectrum disorder and their siblings&lt;/title&gt;&lt;secondary-title&gt;Autism&lt;/secondary-title&gt;&lt;/titles&gt;&lt;periodical&gt;&lt;full-title&gt;Autism&lt;/full-title&gt;&lt;/periodical&gt;&lt;pages&gt;724-735&lt;/pages&gt;&lt;volume&gt;19&lt;/volume&gt;&lt;number&gt;6&lt;/number&gt;&lt;keywords&gt;&lt;keyword&gt;adolescents&lt;/keyword&gt;&lt;keyword&gt;autism spectrum disorders&lt;/keyword&gt;&lt;keyword&gt;parental mediation&lt;/keyword&gt;&lt;keyword&gt;television&lt;/keyword&gt;&lt;keyword&gt;videogaming&lt;/keyword&gt;&lt;/keywords&gt;&lt;dates&gt;&lt;year&gt;2015&lt;/year&gt;&lt;/dates&gt;&lt;publisher&gt;Sage Publications In Association With The National Autistic Society&lt;/publisher&gt;&lt;isbn&gt;1461-7005&lt;/isbn&gt;&lt;accession-num&gt;25336095&lt;/accession-num&gt;&lt;urls&gt;&lt;related-urls&gt;&lt;url&gt;http://ezproxy.deakin.edu.au/login?url=http://search.ebscohost.com/login.aspx?direct=true&amp;amp;db=cmedm&amp;amp;AN=25336095&amp;amp;site=ehost-live&amp;amp;scope=sit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52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acDonald et al. 2011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acdonald&lt;/Author&gt;&lt;Year&gt;2011&lt;/Year&gt;&lt;RecNum&gt;15&lt;/RecNum&gt;&lt;DisplayText&gt;&lt;style face="superscript"&gt;33&lt;/style&gt;&lt;/DisplayText&gt;&lt;record&gt;&lt;rec-number&gt;15&lt;/rec-number&gt;&lt;foreign-keys&gt;&lt;key app="EN" db-id="swpzwzed809v9meet24pzpefwtvzrvvf55e0" timestamp="1448855026"&gt;15&lt;/key&gt;&lt;/foreign-keys&gt;&lt;ref-type name="Journal Article"&gt;17&lt;/ref-type&gt;&lt;contributors&gt;&lt;authors&gt;&lt;author&gt;Macdonald, Megan&lt;/author&gt;&lt;author&gt;Esposito, Phil&lt;/author&gt;&lt;author&gt;Ulrich, Dale&lt;/author&gt;&lt;/authors&gt;&lt;/contributors&gt;&lt;auth-address&gt;School of Biological &amp;amp; Population Health Sciences, Exercise &amp;amp; Sport Science Program, Oregon State University, Corvallis, OR, USA. megan.macdonald@oregonstate.edu.&lt;/auth-address&gt;&lt;titles&gt;&lt;title&gt;The physical activity patterns of children with autism&lt;/title&gt;&lt;secondary-title&gt;BMC Research Notes&lt;/secondary-title&gt;&lt;/titles&gt;&lt;periodical&gt;&lt;full-title&gt;BMC Research Notes&lt;/full-title&gt;&lt;/periodical&gt;&lt;pages&gt;422-422&lt;/pages&gt;&lt;volume&gt;4&lt;/volume&gt;&lt;dates&gt;&lt;year&gt;2011&lt;/year&gt;&lt;/dates&gt;&lt;pub-location&gt;England&lt;/pub-location&gt;&lt;publisher&gt;Biomed Central&lt;/publisher&gt;&lt;isbn&gt;1756-0500&lt;/isbn&gt;&lt;accession-num&gt;22008607&lt;/accession-num&gt;&lt;urls&gt;&lt;related-urls&gt;&lt;url&gt;http://ezproxy.deakin.edu.au/login?url=http://search.ebscohost.com/login.aspx?direct=true&amp;amp;db=cmedm&amp;amp;AN=22008607&amp;amp;site=ehost-live&amp;amp;scope=site&lt;/url&gt;&lt;/related-urls&gt;&lt;/urls&gt;&lt;electronic-resource-num&gt;10.1186/1756-0500-4-422&lt;/electronic-resource-num&gt;&lt;remote-database-name&gt;cmedm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3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acMullin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acMullin&lt;/Author&gt;&lt;Year&gt;2015&lt;/Year&gt;&lt;RecNum&gt;4&lt;/RecNum&gt;&lt;DisplayText&gt;&lt;style face="superscript"&gt;51&lt;/style&gt;&lt;/DisplayText&gt;&lt;record&gt;&lt;rec-number&gt;4&lt;/rec-number&gt;&lt;foreign-keys&gt;&lt;key app="EN" db-id="swpzwzed809v9meet24pzpefwtvzrvvf55e0" timestamp="1448854837"&gt;4&lt;/key&gt;&lt;/foreign-keys&gt;&lt;ref-type name="Journal Article"&gt;17&lt;/ref-type&gt;&lt;contributors&gt;&lt;authors&gt;&lt;author&gt;MacMullin, Jennifer A.&lt;/author&gt;&lt;author&gt;Lunsky, Yona&lt;/author&gt;&lt;author&gt;Weiss, Jonathan A.&lt;/author&gt;&lt;/authors&gt;&lt;/contributors&gt;&lt;auth-address&gt;York University, Canada.&amp;#xD;Centre for Addiction and Mental Health, Canada.&amp;#xD;York University, Canada jonweiss@yorku.ca.&lt;/auth-address&gt;&lt;titles&gt;&lt;title&gt;Plugged in: Electronics use in youth and young adults with autism spectrum disorder&lt;/title&gt;&lt;secondary-title&gt;Autism: The International Journal Of Research And Practice&lt;/secondary-title&gt;&lt;/titles&gt;&lt;periodical&gt;&lt;full-title&gt;Autism: The International Journal Of Research And Practice&lt;/full-title&gt;&lt;/periodical&gt;&lt;keywords&gt;&lt;keyword&gt;adolescents&lt;/keyword&gt;&lt;keyword&gt;autism spectrum disorders&lt;/keyword&gt;&lt;keyword&gt;school-age children&lt;/keyword&gt;&lt;keyword&gt;technology&lt;/keyword&gt;&lt;/keywords&gt;&lt;dates&gt;&lt;year&gt;2015&lt;/year&gt;&lt;/dates&gt;&lt;publisher&gt;Sage Publications In Association With The National Autistic Society&lt;/publisher&gt;&lt;isbn&gt;1461-7005&lt;/isbn&gt;&lt;accession-num&gt;25694586&lt;/accession-num&gt;&lt;urls&gt;&lt;related-urls&gt;&lt;url&gt;http://ezproxy.deakin.edu.au/login?url=http://search.ebscohost.com/login.aspx?direct=true&amp;amp;db=mdc&amp;amp;AN=25694586&amp;amp;site=ehost-live&amp;amp;scope=site&lt;/url&gt;&lt;/related-urls&gt;&lt;/urls&gt;&lt;remote-database-name&gt;mdc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51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azurek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azurek&lt;/Author&gt;&lt;Year&gt;2013&lt;/Year&gt;&lt;RecNum&gt;18&lt;/RecNum&gt;&lt;DisplayText&gt;&lt;style face="superscript"&gt;47&lt;/style&gt;&lt;/DisplayText&gt;&lt;record&gt;&lt;rec-number&gt;18&lt;/rec-number&gt;&lt;foreign-keys&gt;&lt;key app="EN" db-id="swpzwzed809v9meet24pzpefwtvzrvvf55e0" timestamp="1448855071"&gt;18&lt;/key&gt;&lt;/foreign-keys&gt;&lt;ref-type name="Journal Article"&gt;17&lt;/ref-type&gt;&lt;contributors&gt;&lt;authors&gt;&lt;author&gt;Mazurek, Micah O.&lt;/author&gt;&lt;author&gt;Wenstrup, Colleen&lt;/author&gt;&lt;/authors&gt;&lt;/contributors&gt;&lt;auth-address&gt;Mazurek, Micah O., Department of Health Psychology, Thompson Center for Autism and Neurodevelopmental Disorders, University of Missouri, 205 Portland Street, Columbia, MO, US, 65211&lt;/auth-address&gt;&lt;titles&gt;&lt;title&gt;Television, video game and social media use among children with ASD and typically developing siblings&lt;/title&gt;&lt;secondary-title&gt;Journal of Autism and Developmental Disorders&lt;/secondary-title&gt;&lt;/titles&gt;&lt;periodical&gt;&lt;full-title&gt;Journal of Autism and Developmental Disorders&lt;/full-title&gt;&lt;/periodical&gt;&lt;pages&gt;1258-1271&lt;/pages&gt;&lt;volume&gt;43&lt;/volume&gt;&lt;number&gt;6&lt;/number&gt;&lt;keywords&gt;&lt;keyword&gt;television&lt;/keyword&gt;&lt;keyword&gt;video games&lt;/keyword&gt;&lt;keyword&gt;social media&lt;/keyword&gt;&lt;keyword&gt;children development&lt;/keyword&gt;&lt;keyword&gt;autism spectrum disorders&lt;/keyword&gt;&lt;keyword&gt;siblings&lt;/keyword&gt;&lt;keyword&gt;Childhood Development&lt;/keyword&gt;&lt;keyword&gt;Pervasive Developmental Disorders&lt;/keyword&gt;&lt;keyword&gt;Computer Games&lt;/keyword&gt;&lt;/keywords&gt;&lt;dates&gt;&lt;year&gt;2013&lt;/year&gt;&lt;/dates&gt;&lt;pub-location&gt;Germany&lt;/pub-location&gt;&lt;publisher&gt;Springer&lt;/publisher&gt;&lt;isbn&gt;0162-3257&amp;#xD;1573-3432&lt;/isbn&gt;&lt;accession-num&gt;2013-19401-002&lt;/accession-num&gt;&lt;urls&gt;&lt;related-urls&gt;&lt;url&gt;http://ezproxy.deakin.edu.au/login?url=http://search.ebscohost.com/login.aspx?direct=true&amp;amp;db=psyh&amp;amp;AN=2013-19401-002&amp;amp;site=ehost-live&amp;amp;scope=site&lt;/url&gt;&lt;url&gt;mazurekm@missouri.edu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7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azurek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azurek&lt;/Author&gt;&lt;Year&gt;2013&lt;/Year&gt;&lt;RecNum&gt;16&lt;/RecNum&gt;&lt;DisplayText&gt;&lt;style face="superscript"&gt;45&lt;/style&gt;&lt;/DisplayText&gt;&lt;record&gt;&lt;rec-number&gt;16&lt;/rec-number&gt;&lt;foreign-keys&gt;&lt;key app="EN" db-id="swpzwzed809v9meet24pzpefwtvzrvvf55e0" timestamp="1448855046"&gt;16&lt;/key&gt;&lt;/foreign-keys&gt;&lt;ref-type name="Journal Article"&gt;17&lt;/ref-type&gt;&lt;contributors&gt;&lt;authors&gt;&lt;author&gt;Mazurek, Micah O.&lt;/author&gt;&lt;author&gt;Engelhardt, Christopher R.&lt;/author&gt;&lt;/authors&gt;&lt;/contributors&gt;&lt;auth-address&gt;Mazurek, Micah O., Department of Health Psychology, University of Missouri, Thompson Center for Autism and Neurodevelopmental Disorders, 205 Portland St, Columbia, MO, US, 65211&lt;/auth-address&gt;&lt;titles&gt;&lt;title&gt;Video game use in boys with autism spectrum disorder, ADHD, or typical development&lt;/title&gt;&lt;secondary-title&gt;Pediatrics&lt;/secondary-title&gt;&lt;/titles&gt;&lt;periodical&gt;&lt;full-title&gt;Pediatrics&lt;/full-title&gt;&lt;/periodical&gt;&lt;pages&gt;260-266&lt;/pages&gt;&lt;volume&gt;132&lt;/volume&gt;&lt;number&gt;2&lt;/number&gt;&lt;keywords&gt;&lt;keyword&gt;autism spectrum disorders&lt;/keyword&gt;&lt;keyword&gt;ADHD&lt;/keyword&gt;&lt;keyword&gt;typical development&lt;/keyword&gt;&lt;keyword&gt;video game use&lt;/keyword&gt;&lt;keyword&gt;risk factors&lt;/keyword&gt;&lt;keyword&gt;Attention Deficit Disorder with Hyperactivity&lt;/keyword&gt;&lt;keyword&gt;Computer Games&lt;/keyword&gt;&lt;keyword&gt;Pervasive Developmental Disorders&lt;/keyword&gt;&lt;keyword&gt;Childhood Development&lt;/keyword&gt;&lt;/keywords&gt;&lt;dates&gt;&lt;year&gt;2013&lt;/year&gt;&lt;/dates&gt;&lt;pub-location&gt;US&lt;/pub-location&gt;&lt;publisher&gt;American Academy of Pediatrics&lt;/publisher&gt;&lt;isbn&gt;0031-4005&amp;#xD;1098-4275&lt;/isbn&gt;&lt;accession-num&gt;2013-28779-011&lt;/accession-num&gt;&lt;urls&gt;&lt;related-urls&gt;&lt;url&gt;http://ezproxy.deakin.edu.au/login?url=http://search.ebscohost.com/login.aspx?direct=true&amp;amp;db=psyh&amp;amp;AN=2013-28779-011&amp;amp;site=ehost-live&amp;amp;scope=site&lt;/url&gt;&lt;url&gt;mazurekm@missouri.edu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azurek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3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azurek&lt;/Author&gt;&lt;Year&gt;2013&lt;/Year&gt;&lt;RecNum&gt;17&lt;/RecNum&gt;&lt;DisplayText&gt;&lt;style face="superscript"&gt;46&lt;/style&gt;&lt;/DisplayText&gt;&lt;record&gt;&lt;rec-number&gt;17&lt;/rec-number&gt;&lt;foreign-keys&gt;&lt;key app="EN" db-id="swpzwzed809v9meet24pzpefwtvzrvvf55e0" timestamp="1448855047"&gt;17&lt;/key&gt;&lt;/foreign-keys&gt;&lt;ref-type name="Journal Article"&gt;17&lt;/ref-type&gt;&lt;contributors&gt;&lt;authors&gt;&lt;author&gt;Mazurek, Micah O.&lt;/author&gt;&lt;author&gt;Engelhardt, Christopher R.&lt;/author&gt;&lt;/authors&gt;&lt;/contributors&gt;&lt;auth-address&gt;Mazurek, Micah O., Thompson Center for Autism and Neurodevelopmental Disorders, University of Missouri, 205 Portland Street, Columbia, MO, US, 65211&lt;/auth-address&gt;&lt;titles&gt;&lt;title&gt;Video game use and problem behaviors in boys with autism spectrum disorders&lt;/title&gt;&lt;secondary-title&gt;Research in Autism Spectrum Disorders&lt;/secondary-title&gt;&lt;/titles&gt;&lt;periodical&gt;&lt;full-title&gt;Research in Autism Spectrum Disorders&lt;/full-title&gt;&lt;/periodical&gt;&lt;pages&gt;316-324&lt;/pages&gt;&lt;volume&gt;7&lt;/volume&gt;&lt;number&gt;2&lt;/number&gt;&lt;keywords&gt;&lt;keyword&gt;video game use&lt;/keyword&gt;&lt;keyword&gt;boys&lt;/keyword&gt;&lt;keyword&gt;autism spectrum disorders&lt;/keyword&gt;&lt;keyword&gt;behavior problems&lt;/keyword&gt;&lt;keyword&gt;oppositional behavior&lt;/keyword&gt;&lt;keyword&gt;Computer Games&lt;/keyword&gt;&lt;keyword&gt;Pervasive Developmental Disorders&lt;/keyword&gt;&lt;keyword&gt;Human Males&lt;/keyword&gt;&lt;/keywords&gt;&lt;dates&gt;&lt;year&gt;2013&lt;/year&gt;&lt;/dates&gt;&lt;pub-location&gt;Netherlands&lt;/pub-location&gt;&lt;publisher&gt;Elsevier Science&lt;/publisher&gt;&lt;isbn&gt;1750-9467&lt;/isbn&gt;&lt;accession-num&gt;2012-34613-012&lt;/accession-num&gt;&lt;urls&gt;&lt;related-urls&gt;&lt;url&gt;http://ezproxy.deakin.edu.au/login?url=http://search.ebscohost.com/login.aspx?direct=true&amp;amp;db=psyh&amp;amp;AN=2012-34613-012&amp;amp;site=ehost-live&amp;amp;scope=site&lt;/url&gt;&lt;url&gt;cre8f9@mail.missouri.edu&lt;/url&gt;&lt;url&gt;mazurekm@missouri.edu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6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ust et al. 2014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ust&lt;/Author&gt;&lt;Year&gt;2014&lt;/Year&gt;&lt;RecNum&gt;19&lt;/RecNum&gt;&lt;DisplayText&gt;&lt;style face="superscript"&gt;48&lt;/style&gt;&lt;/DisplayText&gt;&lt;record&gt;&lt;rec-number&gt;19&lt;/rec-number&gt;&lt;foreign-keys&gt;&lt;key app="EN" db-id="swpzwzed809v9meet24pzpefwtvzrvvf55e0" timestamp="1448855096"&gt;19&lt;/key&gt;&lt;/foreign-keys&gt;&lt;ref-type name="Journal Article"&gt;17&lt;/ref-type&gt;&lt;contributors&gt;&lt;authors&gt;&lt;author&gt;Must, Aviva&lt;/author&gt;&lt;author&gt;Phillips, Sarah M.&lt;/author&gt;&lt;author&gt;Curtin, Carol&lt;/author&gt;&lt;author&gt;Anderson, Sarah E.&lt;/author&gt;&lt;author&gt;Maslin, Melissa&lt;/author&gt;&lt;author&gt;Lividini, Keith&lt;/author&gt;&lt;author&gt;Bandini, Linda G.&lt;/author&gt;&lt;/authors&gt;&lt;/contributors&gt;&lt;auth-address&gt;Must, Aviva, Department of Public Health and Community Medicine, Tufts University School of Medicine, 136 Harrison Avenue, Boston, MA, US, 02111&lt;/auth-address&gt;&lt;titles&gt;&lt;title&gt;Comparison of sedentary behaviors between children with autism spectrum disorders and typically developing children&lt;/title&gt;&lt;secondary-title&gt;Autism&lt;/secondary-title&gt;&lt;/titles&gt;&lt;periodical&gt;&lt;full-title&gt;Autism&lt;/full-title&gt;&lt;/periodical&gt;&lt;pages&gt;376-384&lt;/pages&gt;&lt;volume&gt;18&lt;/volume&gt;&lt;number&gt;4&lt;/number&gt;&lt;keywords&gt;&lt;keyword&gt;autism spectrum disorders&lt;/keyword&gt;&lt;keyword&gt;body mass index&lt;/keyword&gt;&lt;keyword&gt;sedentary behavior&lt;/keyword&gt;&lt;keyword&gt;television viewing&lt;/keyword&gt;&lt;keyword&gt;typically developing children&lt;/keyword&gt;&lt;keyword&gt;Childhood Development&lt;/keyword&gt;&lt;keyword&gt;Health Behavior&lt;/keyword&gt;&lt;keyword&gt;Pervasive Developmental Disorders&lt;/keyword&gt;&lt;keyword&gt;Physical Activity&lt;/keyword&gt;&lt;/keywords&gt;&lt;dates&gt;&lt;year&gt;2014&lt;/year&gt;&lt;/dates&gt;&lt;pub-location&gt;US&lt;/pub-location&gt;&lt;publisher&gt;Sage Publications&lt;/publisher&gt;&lt;isbn&gt;1362-3613&amp;#xD;1461-7005&lt;/isbn&gt;&lt;accession-num&gt;2014-14121-004&lt;/accession-num&gt;&lt;urls&gt;&lt;related-urls&gt;&lt;url&gt;http://ezproxy.deakin.edu.au/login?url=http://search.ebscohost.com/login.aspx?direct=true&amp;amp;db=psyh&amp;amp;AN=2014-14121-004&amp;amp;site=ehost-live&amp;amp;scope=site&lt;/url&gt;&lt;url&gt;aviva.must@tufts.edu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8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Must et al. 2015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Must&lt;/Author&gt;&lt;Year&gt;2015&lt;/Year&gt;&lt;RecNum&gt;5&lt;/RecNum&gt;&lt;DisplayText&gt;&lt;style face="superscript"&gt;40&lt;/style&gt;&lt;/DisplayText&gt;&lt;record&gt;&lt;rec-number&gt;5&lt;/rec-number&gt;&lt;foreign-keys&gt;&lt;key app="EN" db-id="swpzwzed809v9meet24pzpefwtvzrvvf55e0" timestamp="1448854894"&gt;5&lt;/key&gt;&lt;/foreign-keys&gt;&lt;ref-type name="Journal Article"&gt;17&lt;/ref-type&gt;&lt;contributors&gt;&lt;authors&gt;&lt;author&gt;Must, Aviva&lt;/author&gt;&lt;author&gt;Phillips, Sarah&lt;/author&gt;&lt;author&gt;Curtin, Carol&lt;/author&gt;&lt;author&gt;Bandini, Linda G.&lt;/author&gt;&lt;/authors&gt;&lt;/contributors&gt;&lt;auth-address&gt;Dept of Public Health and Community Medicine, Tufts University, Boston, MA.&lt;/auth-address&gt;&lt;titles&gt;&lt;title&gt;Barriers to Physical Activity in Children With Autism Spectrum Disorders: Relationship to Physical Activity and Screen Time&lt;/title&gt;&lt;secondary-title&gt;Journal Of Physical Activity &amp;amp; Health&lt;/secondary-title&gt;&lt;/titles&gt;&lt;periodical&gt;&lt;full-title&gt;Journal Of Physical Activity &amp;amp; Health&lt;/full-title&gt;&lt;/periodical&gt;&lt;pages&gt;529-534&lt;/pages&gt;&lt;volume&gt;12&lt;/volume&gt;&lt;number&gt;4&lt;/number&gt;&lt;dates&gt;&lt;year&gt;2015&lt;/year&gt;&lt;/dates&gt;&lt;pub-location&gt;United States&lt;/pub-location&gt;&lt;publisher&gt;Human Kinetics Publishers&lt;/publisher&gt;&lt;isbn&gt;1543-5474&lt;/isbn&gt;&lt;accession-num&gt;25920014&lt;/accession-num&gt;&lt;urls&gt;&lt;related-urls&gt;&lt;url&gt;http://ezproxy.deakin.edu.au/login?url=http://search.ebscohost.com/login.aspx?direct=true&amp;amp;db=mdc&amp;amp;AN=25920014&amp;amp;site=ehost-live&amp;amp;scope=site&lt;/url&gt;&lt;/related-urls&gt;&lt;/urls&gt;&lt;electronic-resource-num&gt;10.1123/jpah.2013-0271&lt;/electronic-resource-num&gt;&lt;remote-database-name&gt;mdc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0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Orsmond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1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Orsmond&lt;/Author&gt;&lt;Year&gt;2011&lt;/Year&gt;&lt;RecNum&gt;20&lt;/RecNum&gt;&lt;DisplayText&gt;&lt;style face="superscript"&gt;28&lt;/style&gt;&lt;/DisplayText&gt;&lt;record&gt;&lt;rec-number&gt;20&lt;/rec-number&gt;&lt;foreign-keys&gt;&lt;key app="EN" db-id="swpzwzed809v9meet24pzpefwtvzrvvf55e0" timestamp="1448855107"&gt;20&lt;/key&gt;&lt;/foreign-keys&gt;&lt;ref-type name="Journal Article"&gt;17&lt;/ref-type&gt;&lt;contributors&gt;&lt;authors&gt;&lt;author&gt;Orsmond, Gael I.&lt;/author&gt;&lt;author&gt;Kuo, Hsin-Yu&lt;/author&gt;&lt;/authors&gt;&lt;/contributors&gt;&lt;auth-address&gt;Orsmond, Gael I., Department of Occupational Therapy, Boston University, 635 Commonwealth Ave., Boston, MA, US, 02215&lt;/auth-address&gt;&lt;titles&gt;&lt;title&gt;The daily lives of adolescents with an autism spectrum disorder: Discretionary time use and activity partners&lt;/title&gt;&lt;secondary-title&gt;Autism&lt;/secondary-title&gt;&lt;/titles&gt;&lt;periodical&gt;&lt;full-title&gt;Autism&lt;/full-title&gt;&lt;/periodical&gt;&lt;pages&gt;579-599&lt;/pages&gt;&lt;volume&gt;15&lt;/volume&gt;&lt;number&gt;5&lt;/number&gt;&lt;keywords&gt;&lt;keyword&gt;autism spectrum disorder&lt;/keyword&gt;&lt;keyword&gt;discretionary time&lt;/keyword&gt;&lt;keyword&gt;adolescents&lt;/keyword&gt;&lt;keyword&gt;time use&lt;/keyword&gt;&lt;keyword&gt;symptoms&lt;/keyword&gt;&lt;keyword&gt;Adolescent Development&lt;/keyword&gt;&lt;keyword&gt;Leisure Time&lt;/keyword&gt;&lt;keyword&gt;Pervasive Developmental Disorders&lt;/keyword&gt;&lt;keyword&gt;Time&lt;/keyword&gt;&lt;/keywords&gt;&lt;dates&gt;&lt;year&gt;2011&lt;/year&gt;&lt;/dates&gt;&lt;pub-location&gt;US&lt;/pub-location&gt;&lt;publisher&gt;Sage Publications&lt;/publisher&gt;&lt;isbn&gt;1362-3613&amp;#xD;1461-7005&lt;/isbn&gt;&lt;accession-num&gt;2011-24183-005&lt;/accession-num&gt;&lt;urls&gt;&lt;related-urls&gt;&lt;url&gt;http://ezproxy.deakin.edu.au/login?url=http://search.ebscohost.com/login.aspx?direct=true&amp;amp;db=psyh&amp;amp;AN=2011-24183-005&amp;amp;site=ehost-live&amp;amp;scope=site&lt;/url&gt;&lt;url&gt;gorsmond@bu.edu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28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Shane et al. 2008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Shane&lt;/Author&gt;&lt;Year&gt;2008&lt;/Year&gt;&lt;RecNum&gt;22&lt;/RecNum&gt;&lt;DisplayText&gt;&lt;style face="superscript"&gt;49&lt;/style&gt;&lt;/DisplayText&gt;&lt;record&gt;&lt;rec-number&gt;22&lt;/rec-number&gt;&lt;foreign-keys&gt;&lt;key app="EN" db-id="swpzwzed809v9meet24pzpefwtvzrvvf55e0" timestamp="1448855114"&gt;22&lt;/key&gt;&lt;/foreign-keys&gt;&lt;ref-type name="Journal Article"&gt;17&lt;/ref-type&gt;&lt;contributors&gt;&lt;authors&gt;&lt;author&gt;Shane, Howard C.&lt;/author&gt;&lt;author&gt;Albert, Patti Ducoff&lt;/author&gt;&lt;/authors&gt;&lt;/contributors&gt;&lt;auth-address&gt;Albert, Patti Ducoff, Children&amp;apos;s Hospital Boston, Boston, MA, US&lt;/auth-address&gt;&lt;titles&gt;&lt;title&gt;Electronic screen media for persons with autism spectrum disorders: Results of a survey&lt;/title&gt;&lt;secondary-title&gt;Journal of Autism and Developmental Disorders&lt;/secondary-title&gt;&lt;/titles&gt;&lt;periodical&gt;&lt;full-title&gt;Journal of Autism and Developmental Disorders&lt;/full-title&gt;&lt;/periodical&gt;&lt;pages&gt;1499-1508&lt;/pages&gt;&lt;volume&gt;38&lt;/volume&gt;&lt;number&gt;8&lt;/number&gt;&lt;keywords&gt;&lt;keyword&gt;electronic screen media&lt;/keyword&gt;&lt;keyword&gt;autism spectrum disorders&lt;/keyword&gt;&lt;keyword&gt;Autism&lt;/keyword&gt;&lt;keyword&gt;Communications Media&lt;/keyword&gt;&lt;/keywords&gt;&lt;dates&gt;&lt;year&gt;2008&lt;/year&gt;&lt;/dates&gt;&lt;pub-location&gt;Germany&lt;/pub-location&gt;&lt;publisher&gt;Springer&lt;/publisher&gt;&lt;isbn&gt;0162-3257&amp;#xD;1573-3432&lt;/isbn&gt;&lt;accession-num&gt;2008-11609-009&lt;/accession-num&gt;&lt;urls&gt;&lt;related-urls&gt;&lt;url&gt;http://ezproxy.deakin.edu.au/login?url=http://search.ebscohost.com/login.aspx?direct=true&amp;amp;db=psyh&amp;amp;AN=2008-11609-009&amp;amp;site=ehost-live&amp;amp;scope=site&lt;/url&gt;&lt;url&gt;pdalbertslp@yahoo.com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49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Soden</w:t>
            </w:r>
            <w:proofErr w:type="spellEnd"/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 et al. 2012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Soden&lt;/Author&gt;&lt;Year&gt;2012&lt;/Year&gt;&lt;RecNum&gt;23&lt;/RecNum&gt;&lt;DisplayText&gt;&lt;style face="superscript"&gt;50&lt;/style&gt;&lt;/DisplayText&gt;&lt;record&gt;&lt;rec-number&gt;23&lt;/rec-number&gt;&lt;foreign-keys&gt;&lt;key app="EN" db-id="swpzwzed809v9meet24pzpefwtvzrvvf55e0" timestamp="1448855124"&gt;23&lt;/key&gt;&lt;/foreign-keys&gt;&lt;ref-type name="Journal Article"&gt;17&lt;/ref-type&gt;&lt;contributors&gt;&lt;authors&gt;&lt;author&gt;Soden, Sarah E.&lt;/author&gt;&lt;author&gt;Garrison, Carol B.&lt;/author&gt;&lt;author&gt;Egan, Anna M.&lt;/author&gt;&lt;author&gt;Beckwith, Anna M.&lt;/author&gt;&lt;/authors&gt;&lt;/contributors&gt;&lt;auth-address&gt;Soden, Sarah E., Section of Developmental and Behavioral Sciences, Department of Pediatrics, Children’s Mercy Hospital, 2401 Gillham Road, Kansas City, MO, US, 64108&lt;/auth-address&gt;&lt;titles&gt;&lt;title&gt;Nutrition, physical activity, and bone mineral density in youth with autistic spectrum disorders&lt;/title&gt;&lt;secondary-title&gt;Journal of Developmental and Behavioral Pediatrics&lt;/secondary-title&gt;&lt;/titles&gt;&lt;periodical&gt;&lt;full-title&gt;Journal of Developmental and Behavioral Pediatrics&lt;/full-title&gt;&lt;/periodical&gt;&lt;pages&gt;618-624&lt;/pages&gt;&lt;volume&gt;33&lt;/volume&gt;&lt;number&gt;8&lt;/number&gt;&lt;keywords&gt;&lt;keyword&gt;nutrition&lt;/keyword&gt;&lt;keyword&gt;physical activity&lt;/keyword&gt;&lt;keyword&gt;bone mineral density&lt;/keyword&gt;&lt;keyword&gt;autistic spectrum disorders&lt;/keyword&gt;&lt;keyword&gt;skeletal health&lt;/keyword&gt;&lt;keyword&gt;Health&lt;/keyword&gt;&lt;keyword&gt;Pervasive Developmental Disorders&lt;/keyword&gt;&lt;keyword&gt;Bones&lt;/keyword&gt;&lt;/keywords&gt;&lt;dates&gt;&lt;year&gt;2012&lt;/year&gt;&lt;/dates&gt;&lt;pub-location&gt;US&lt;/pub-location&gt;&lt;publisher&gt;Lippincott Williams &amp;amp; Wilkins&lt;/publisher&gt;&lt;isbn&gt;0196-206X&amp;#xD;1536-7312&lt;/isbn&gt;&lt;accession-num&gt;2013-09925-003&lt;/accession-num&gt;&lt;urls&gt;&lt;related-urls&gt;&lt;url&gt;http://ezproxy.deakin.edu.au/login?url=http://search.ebscohost.com/login.aspx?direct=true&amp;amp;db=psyh&amp;amp;AN=2013-09925-003&amp;amp;site=ehost-live&amp;amp;scope=site&lt;/url&gt;&lt;url&gt;ssoden@cmh.edu&lt;/url&gt;&lt;/related-urls&gt;&lt;/urls&gt;&lt;remote-database-name&gt;psyh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50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95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134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="00471946" w:rsidRPr="00471946" w:rsidTr="0017497B">
        <w:tc>
          <w:tcPr>
            <w:tcW w:w="2518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Tyler et al. 2014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Tyler&lt;/Author&gt;&lt;Year&gt;2014&lt;/Year&gt;&lt;RecNum&gt;24&lt;/RecNum&gt;&lt;DisplayText&gt;&lt;style face="superscript"&gt;34&lt;/style&gt;&lt;/DisplayText&gt;&lt;record&gt;&lt;rec-number&gt;24&lt;/rec-number&gt;&lt;foreign-keys&gt;&lt;key app="EN" db-id="swpzwzed809v9meet24pzpefwtvzrvvf55e0" timestamp="1448855124"&gt;24&lt;/key&gt;&lt;/foreign-keys&gt;&lt;ref-type name="Journal Article"&gt;17&lt;/ref-type&gt;&lt;contributors&gt;&lt;authors&gt;&lt;author&gt;Tyler, Kiley&lt;/author&gt;&lt;author&gt;MacDonald, Megan&lt;/author&gt;&lt;author&gt;Menear, Kristi&lt;/author&gt;&lt;/authors&gt;&lt;/contributors&gt;&lt;auth-address&gt;College of Public Health and Human Sciences, Oregon State University, Corvallis, OR 97331, USA.&amp;#xD;School of Education, University of Alabama at Birmingham, Birmingham, AL 35294, USA.&lt;/auth-address&gt;&lt;titles&gt;&lt;title&gt;Physical activity and physical fitness of school-aged children and youth with autism spectrum disorders&lt;/title&gt;&lt;secondary-title&gt;Autism Research And Treatment&lt;/secondary-title&gt;&lt;/titles&gt;&lt;periodical&gt;&lt;full-title&gt;Autism Research And Treatment&lt;/full-title&gt;&lt;/periodical&gt;&lt;pages&gt;312163-312163&lt;/pages&gt;&lt;volume&gt;2014&lt;/volume&gt;&lt;dates&gt;&lt;year&gt;2014&lt;/year&gt;&lt;/dates&gt;&lt;pub-location&gt;Egypt&lt;/pub-location&gt;&lt;publisher&gt;Hindawi Pub. Corp&lt;/publisher&gt;&lt;isbn&gt;2090-1925&lt;/isbn&gt;&lt;accession-num&gt;25309753&lt;/accession-num&gt;&lt;urls&gt;&lt;related-urls&gt;&lt;url&gt;http://ezproxy.deakin.edu.au/login?url=http://search.ebscohost.com/login.aspx?direct=true&amp;amp;db=cmedm&amp;amp;AN=25309753&amp;amp;site=ehost-live&amp;amp;scope=site&lt;/url&gt;&lt;/related-urls&gt;&lt;/urls&gt;&lt;electronic-resource-num&gt;10.1155/2014/312163&lt;/electronic-resource-num&gt;&lt;remote-database-name&gt;cmedm&lt;/remote-database-name&gt;&lt;remote-database-provider&gt;EBSCOhost&lt;/remote-database-provider&gt;&lt;/record&gt;&lt;/Cite&gt;&lt;/EndNote&gt;</w:instrTex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471946">
              <w:rPr>
                <w:rFonts w:ascii="Times New Roman" w:eastAsia="MS Mincho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34</w:t>
            </w: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95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41" w:type="dxa"/>
            <w:tcBorders>
              <w:bottom w:val="single" w:sz="4" w:space="0" w:color="auto"/>
            </w:tcBorders>
          </w:tcPr>
          <w:p w:rsidR="00471946" w:rsidRPr="00471946" w:rsidRDefault="00471946" w:rsidP="00471946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471946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</w:tbl>
    <w:p w:rsidR="00471946" w:rsidRPr="00471946" w:rsidRDefault="00471946" w:rsidP="00471946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  <w:proofErr w:type="gramStart"/>
      <w:r w:rsidRPr="00471946">
        <w:rPr>
          <w:rFonts w:ascii="Times New Roman" w:eastAsia="MS Mincho" w:hAnsi="Times New Roman" w:cs="Times New Roman"/>
          <w:sz w:val="24"/>
          <w:szCs w:val="24"/>
          <w:vertAlign w:val="superscript"/>
          <w:lang w:val="en-US"/>
        </w:rPr>
        <w:t>a</w:t>
      </w:r>
      <w:proofErr w:type="gramEnd"/>
      <w:r w:rsidRPr="00471946">
        <w:rPr>
          <w:rFonts w:ascii="Times New Roman" w:eastAsia="MS Mincho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471946">
        <w:rPr>
          <w:rFonts w:ascii="Times New Roman" w:eastAsia="MS Mincho" w:hAnsi="Times New Roman" w:cs="Times New Roman"/>
          <w:sz w:val="24"/>
          <w:szCs w:val="24"/>
          <w:lang w:val="en-US"/>
        </w:rPr>
        <w:t>1= strong quality/low risk of bias, 2 = moderate quality/risk of bias, 3= weak quality/high risk of bias</w:t>
      </w:r>
    </w:p>
    <w:p w:rsidR="00471946" w:rsidRPr="00471946" w:rsidRDefault="00471946" w:rsidP="00471946">
      <w:pPr>
        <w:spacing w:after="0" w:line="240" w:lineRule="auto"/>
        <w:rPr>
          <w:rFonts w:ascii="Cambria" w:eastAsia="MS Mincho" w:hAnsi="Cambria" w:cs="Times New Roman"/>
          <w:sz w:val="24"/>
          <w:szCs w:val="24"/>
          <w:lang w:val="en-US"/>
        </w:rPr>
      </w:pPr>
    </w:p>
    <w:p w:rsidR="00471946" w:rsidRPr="00471946" w:rsidRDefault="00471946" w:rsidP="00471946">
      <w:pPr>
        <w:spacing w:after="0" w:line="240" w:lineRule="auto"/>
        <w:rPr>
          <w:rFonts w:ascii="Cambria" w:eastAsia="MS Mincho" w:hAnsi="Cambria" w:cs="Times New Roman"/>
          <w:sz w:val="24"/>
          <w:szCs w:val="24"/>
          <w:lang w:val="en-US"/>
        </w:rPr>
      </w:pPr>
    </w:p>
    <w:p w:rsidR="009F630C" w:rsidRDefault="009F630C"/>
    <w:sectPr w:rsidR="009F630C" w:rsidSect="00FD7F6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1946"/>
    <w:rsid w:val="00471946"/>
    <w:rsid w:val="004E2224"/>
    <w:rsid w:val="009F630C"/>
    <w:rsid w:val="00D858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159934A-5AA9-4445-B153-DD915A619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875</Words>
  <Characters>22089</Characters>
  <Application>Microsoft Office Word</Application>
  <DocSecurity>0</DocSecurity>
  <Lines>184</Lines>
  <Paragraphs>51</Paragraphs>
  <ScaleCrop>false</ScaleCrop>
  <Company>Deakin University</Company>
  <LinksUpToDate>false</LinksUpToDate>
  <CharactersWithSpaces>259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na Hinkley</dc:creator>
  <cp:keywords/>
  <dc:description/>
  <cp:lastModifiedBy>Trina Hinkley</cp:lastModifiedBy>
  <cp:revision>2</cp:revision>
  <dcterms:created xsi:type="dcterms:W3CDTF">2017-02-13T21:44:00Z</dcterms:created>
  <dcterms:modified xsi:type="dcterms:W3CDTF">2017-02-19T21:46:00Z</dcterms:modified>
</cp:coreProperties>
</file>